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commentRangeEnd w:id="1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77777777" w:rsidR="009D485B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  <w:commentRangeEnd w:id="2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"/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6EFE2471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4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5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6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6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77777777" w:rsidR="009D485B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3A60B4D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7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8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14C9F48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BAE399A" w14:textId="7B9EC86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37364232" w14:textId="4CB0DC66" w:rsidTr="009D485B">
        <w:tc>
          <w:tcPr>
            <w:tcW w:w="429" w:type="pct"/>
          </w:tcPr>
          <w:p w14:paraId="49F438A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92DD873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ED58AB2" w14:textId="3A04C39B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46EFE0C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51369D1D" w14:textId="7B8E55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-45 weeks; 555=Unknown; 888=Not measure by the study; 999=Missing</w:t>
            </w:r>
          </w:p>
        </w:tc>
        <w:tc>
          <w:tcPr>
            <w:tcW w:w="1171" w:type="pct"/>
          </w:tcPr>
          <w:p w14:paraId="74766E39" w14:textId="39DA008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3804211A" w14:textId="2BD0633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494F356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72E920C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18F7D8FA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1711F34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lacental insufficiency (diagnosis:  confirmed, probable, unlikely)‡</w:t>
            </w:r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0"/>
            <w:commentRangeStart w:id="1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10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10"/>
            </w:r>
            <w:commentRangeEnd w:id="1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1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2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3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4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5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or abnormalities (hypotonia, hypertonia, hyperreflexia, spasticity, clonus, extrapyramidal symptoms)§</w:t>
            </w:r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cular abnormalities (blindness, other)§</w:t>
            </w:r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77777777" w:rsidR="009D485B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7777777" w:rsidR="009D485B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 999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6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  <w:commentRangeEnd w:id="1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6"/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 No education; 1=Primary school ;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  <w:commentRangeEnd w:id="1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7"/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study;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study;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High ;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422DAF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, A  Pain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e.g.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lastRenderedPageBreak/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77777777" w:rsidR="009D485B" w:rsidRPr="001B048F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77777777" w:rsidR="009D485B" w:rsidRPr="001B048F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e.g.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Also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8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8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8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77777777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7777777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6-24T11:09:00Z" w:initials="DJ(">
    <w:p w14:paraId="591E80D7" w14:textId="30190220" w:rsidR="009D485B" w:rsidRDefault="009D485B">
      <w:pPr>
        <w:pStyle w:val="CommentText"/>
      </w:pPr>
      <w:r>
        <w:rPr>
          <w:rStyle w:val="CommentReference"/>
        </w:rPr>
        <w:annotationRef/>
      </w:r>
      <w:r>
        <w:t>Question: are there also other variables related to fetal ZIKV infection? I can only find variables related to maternal ZIKV infection.</w:t>
      </w:r>
    </w:p>
  </w:comment>
  <w:comment w:id="2" w:author="Damen, J.A.A. (Anneke)" w:date="2021-06-24T10:55:00Z" w:initials="DJ(">
    <w:p w14:paraId="2B0669CF" w14:textId="5B5CB8D9" w:rsidR="009D485B" w:rsidRDefault="009D485B">
      <w:pPr>
        <w:pStyle w:val="CommentText"/>
      </w:pPr>
      <w:r>
        <w:rPr>
          <w:rStyle w:val="CommentReference"/>
        </w:rPr>
        <w:annotationRef/>
      </w:r>
      <w:proofErr w:type="spellStart"/>
      <w:r w:rsidRPr="00035009">
        <w:t>Brazil_RiodeJaneiro_Cunha</w:t>
      </w:r>
      <w:proofErr w:type="spellEnd"/>
      <w:r>
        <w:t xml:space="preserve"> might also include women that are not pregnant -&gt; should we exclude these from analyses? As none of the outcomes are applicable if a woman is not pregnant. Is it possible to exclude them? Is there a variable indicating whether a woman was pregnant or not?</w:t>
      </w:r>
    </w:p>
  </w:comment>
  <w:comment w:id="3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9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e.g. </w:t>
      </w:r>
      <w:r w:rsidRPr="00B52262">
        <w:t>fet_us_bin_tri1</w:t>
      </w:r>
    </w:p>
  </w:comment>
  <w:comment w:id="10" w:author="MC" w:date="2021-01-21T14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11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6" w:author="Damen, J.A.A. (Anneke)" w:date="2021-03-03T13:16:00Z" w:initials="DJ(">
    <w:p w14:paraId="41704C57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, values range from 0 to 20. What do these values mean?</w:t>
      </w:r>
    </w:p>
    <w:p w14:paraId="48E3B106" w14:textId="77777777" w:rsidR="009D485B" w:rsidRDefault="009D485B">
      <w:pPr>
        <w:pStyle w:val="CommentText"/>
      </w:pPr>
    </w:p>
    <w:p w14:paraId="18B15EDB" w14:textId="60EBDD98" w:rsidR="009D485B" w:rsidRPr="00B52262" w:rsidRDefault="009D485B" w:rsidP="00B52262">
      <w:pPr>
        <w:pStyle w:val="CommentText"/>
        <w:numPr>
          <w:ilvl w:val="0"/>
          <w:numId w:val="1"/>
        </w:numPr>
        <w:rPr>
          <w:lang w:val="nl-NL"/>
        </w:rPr>
      </w:pPr>
      <w:r w:rsidRPr="00B52262">
        <w:rPr>
          <w:lang w:val="nl-NL"/>
        </w:rPr>
        <w:t>Ask Lauren, Mabel in C</w:t>
      </w:r>
      <w:r>
        <w:rPr>
          <w:lang w:val="nl-NL"/>
        </w:rPr>
        <w:t>C</w:t>
      </w:r>
    </w:p>
  </w:comment>
  <w:comment w:id="17" w:author="Damen, J.A.A. (Anneke)" w:date="2021-03-03T13:18:00Z" w:initials="DJ(">
    <w:p w14:paraId="4E6F441B" w14:textId="188CECA5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 I also have 47 records with 6. What does this mean?</w:t>
      </w:r>
    </w:p>
  </w:comment>
  <w:comment w:id="18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591E80D7" w15:done="0"/>
  <w15:commentEx w15:paraId="2B0669CF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18B15EDB" w15:done="0"/>
  <w15:commentEx w15:paraId="4E6F441B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47EE65C" w16cex:dateUtc="2021-06-24T09:09:00Z"/>
  <w16cex:commentExtensible w16cex:durableId="247EE32A" w16cex:dateUtc="2021-06-24T08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3EA0A99" w16cex:dateUtc="2021-03-03T12:16:00Z"/>
  <w16cex:commentExtensible w16cex:durableId="23EA0B30" w16cex:dateUtc="2021-03-03T12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591E80D7" w16cid:durableId="247EE65C"/>
  <w16cid:commentId w16cid:paraId="2B0669CF" w16cid:durableId="247EE32A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18B15EDB" w16cid:durableId="23EA0A99"/>
  <w16cid:commentId w16cid:paraId="4E6F441B" w16cid:durableId="23EA0B30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B5A7E"/>
    <w:rsid w:val="007F6707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900D2"/>
    <w:rsid w:val="00A92D2F"/>
    <w:rsid w:val="00A93BFB"/>
    <w:rsid w:val="00AB1EE8"/>
    <w:rsid w:val="00AB453F"/>
    <w:rsid w:val="00AC0BC3"/>
    <w:rsid w:val="00AD2BE3"/>
    <w:rsid w:val="00B52262"/>
    <w:rsid w:val="00B65F3E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C2919"/>
    <w:rsid w:val="00DD2F5A"/>
    <w:rsid w:val="00DF5B7B"/>
    <w:rsid w:val="00E14894"/>
    <w:rsid w:val="00E433BE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460</Words>
  <Characters>19035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2</cp:revision>
  <dcterms:created xsi:type="dcterms:W3CDTF">2021-09-02T09:12:00Z</dcterms:created>
  <dcterms:modified xsi:type="dcterms:W3CDTF">2021-09-02T09:12:00Z</dcterms:modified>
</cp:coreProperties>
</file>